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D08F3" w:rsidRPr="00E0750D" w:rsidRDefault="002D08F3" w:rsidP="002D08F3">
      <w:pPr>
        <w:tabs>
          <w:tab w:val="left" w:pos="8100"/>
        </w:tabs>
        <w:rPr>
          <w:rFonts w:ascii="Times New Roman" w:hAnsi="Times New Roman" w:cs="Times New Roman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t>Appendix I</w:t>
      </w:r>
    </w:p>
    <w:p w:rsidR="002D08F3" w:rsidRPr="00E0750D" w:rsidRDefault="002D08F3" w:rsidP="002D08F3">
      <w:pPr>
        <w:tabs>
          <w:tab w:val="left" w:pos="8100"/>
        </w:tabs>
        <w:rPr>
          <w:rFonts w:ascii="Times New Roman" w:hAnsi="Times New Roman" w:cs="Times New Roman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t>Radiographic measurements used in SMA study.  (Upright films used if available).</w:t>
      </w:r>
    </w:p>
    <w:p w:rsidR="002D08F3" w:rsidRPr="00E0750D" w:rsidRDefault="002D08F3" w:rsidP="002D08F3">
      <w:pPr>
        <w:rPr>
          <w:rFonts w:ascii="Times New Roman" w:hAnsi="Times New Roman" w:cs="Times New Roman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t>Anterior Posterior Radiographs</w:t>
      </w:r>
    </w:p>
    <w:p w:rsidR="002D08F3" w:rsidRPr="00E0750D" w:rsidRDefault="002D08F3" w:rsidP="002D08F3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t xml:space="preserve">1)  </w: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t>Max Coronal Cobb – Largest Cobb angle of largest curve</w:t>
      </w:r>
    </w:p>
    <w:p w:rsidR="002D08F3" w:rsidRPr="00E0750D" w:rsidRDefault="002D08F3" w:rsidP="002D08F3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t xml:space="preserve">2)  </w: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t>S1-L1 vertical distance – Measure distance (mm) from mid-point of S1 endplate to the midpoint of the superior endplate of L1</w:t>
      </w:r>
    </w:p>
    <w:p w:rsidR="002D08F3" w:rsidRPr="00E0750D" w:rsidRDefault="002D08F3" w:rsidP="002D08F3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t xml:space="preserve">3)  </w: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t>T12-T1- vertical distance from midpoint of inferior endplate of T12 to the midpoint of the superior endplate of T1</w:t>
      </w:r>
    </w:p>
    <w:p w:rsidR="002D08F3" w:rsidRPr="00E0750D" w:rsidRDefault="002D08F3" w:rsidP="002D08F3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t xml:space="preserve">4) </w: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pace Available for Lung – See Figure Below from </w:t>
      </w:r>
      <w:r w:rsidRPr="00E0750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ampbell et al JBJS 2003</w: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DYW1wYmVsbDwvQXV0aG9yPjxZZWFyPjIwMDM8L1llYXI+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==
</w:fldData>
        </w:fldChar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DYW1wYmVsbDwvQXV0aG9yPjxZZWFyPjIwMDM8L1llYXI+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==
</w:fldData>
        </w:fldChar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Pr="00E0750D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[</w:t>
      </w:r>
      <w:hyperlink w:anchor="_ENREF_10" w:tooltip="Campbell, 2003 #19" w:history="1">
        <w:r w:rsidRPr="00E0750D">
          <w:rPr>
            <w:rFonts w:ascii="Times New Roman" w:eastAsia="Times New Roman" w:hAnsi="Times New Roman" w:cs="Times New Roman"/>
            <w:noProof/>
            <w:color w:val="000000"/>
            <w:sz w:val="24"/>
            <w:szCs w:val="24"/>
          </w:rPr>
          <w:t>10</w:t>
        </w:r>
      </w:hyperlink>
      <w:r w:rsidRPr="00E0750D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]</w: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</w:p>
    <w:p w:rsidR="002D08F3" w:rsidRPr="00E0750D" w:rsidRDefault="002D08F3" w:rsidP="002D08F3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E0750D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drawing>
          <wp:inline distT="0" distB="0" distL="0" distR="0">
            <wp:extent cx="3200400" cy="4417573"/>
            <wp:effectExtent l="0" t="0" r="0" b="2540"/>
            <wp:docPr id="1" name="Picture 6" descr="Macintosh HD:Users:mah200:Desktop:Space Availabl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mah200:Desktop:Space Available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44175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08F3" w:rsidRPr="00E0750D" w:rsidRDefault="002D08F3" w:rsidP="002D08F3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2D08F3" w:rsidRPr="00E0750D" w:rsidRDefault="002D08F3" w:rsidP="002D08F3">
      <w:pPr>
        <w:rPr>
          <w:rFonts w:ascii="Times New Roman" w:hAnsi="Times New Roman" w:cs="Times New Roman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br w:type="page"/>
      </w:r>
    </w:p>
    <w:p w:rsidR="002D08F3" w:rsidRPr="00E0750D" w:rsidRDefault="002D08F3" w:rsidP="002D08F3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lastRenderedPageBreak/>
        <w:t>5)</w: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mallest Rib Vertebral Angle (most acute angle</w:t>
      </w:r>
      <w:proofErr w:type="gramStart"/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t>)  RVA</w:t>
      </w:r>
      <w:proofErr w:type="gramEnd"/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nd RVDA, From Corona et al. </w:t>
      </w:r>
      <w:r w:rsidRPr="00E0750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JBJS 2012; adapted from Mehta JBJS Br. 1972</w: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Db3JvbmE8L0F1dGhvcj48WWVhcj4yMDEyPC9ZZWFyPjxS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</w:fldData>
        </w:fldChar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Db3JvbmE8L0F1dGhvcj48WWVhcj4yMDEyPC9ZZWFyPjxS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</w:fldData>
        </w:fldChar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Pr="00E0750D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[</w:t>
      </w:r>
      <w:hyperlink w:anchor="_ENREF_23" w:tooltip="Corona, 2012 #19" w:history="1">
        <w:r w:rsidRPr="00E0750D">
          <w:rPr>
            <w:rFonts w:ascii="Times New Roman" w:eastAsia="Times New Roman" w:hAnsi="Times New Roman" w:cs="Times New Roman"/>
            <w:noProof/>
            <w:color w:val="000000"/>
            <w:sz w:val="24"/>
            <w:szCs w:val="24"/>
          </w:rPr>
          <w:t>23</w:t>
        </w:r>
      </w:hyperlink>
      <w:r w:rsidRPr="00E0750D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 xml:space="preserve">, </w:t>
      </w:r>
      <w:hyperlink w:anchor="_ENREF_24" w:tooltip="Mehta, 1972 #21" w:history="1">
        <w:r w:rsidRPr="00E0750D">
          <w:rPr>
            <w:rFonts w:ascii="Times New Roman" w:eastAsia="Times New Roman" w:hAnsi="Times New Roman" w:cs="Times New Roman"/>
            <w:noProof/>
            <w:color w:val="000000"/>
            <w:sz w:val="24"/>
            <w:szCs w:val="24"/>
          </w:rPr>
          <w:t>24</w:t>
        </w:r>
      </w:hyperlink>
      <w:r w:rsidRPr="00E0750D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]</w:t>
      </w:r>
      <w:r w:rsidRPr="00E0750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</w:p>
    <w:p w:rsidR="002D08F3" w:rsidRPr="00E0750D" w:rsidRDefault="002D08F3" w:rsidP="002D08F3">
      <w:pPr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E0750D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drawing>
          <wp:inline distT="0" distB="0" distL="0" distR="0">
            <wp:extent cx="2535787" cy="2570356"/>
            <wp:effectExtent l="0" t="0" r="4445" b="0"/>
            <wp:docPr id="2" name="Picture 5" descr="Macintosh HD:Users:mah200:Desktop:RV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mah200:Desktop:RVA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7282" cy="25718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08F3" w:rsidRPr="00E0750D" w:rsidRDefault="002D08F3" w:rsidP="002D08F3">
      <w:pPr>
        <w:rPr>
          <w:rFonts w:ascii="Times New Roman" w:hAnsi="Times New Roman" w:cs="Times New Roman"/>
          <w:sz w:val="24"/>
          <w:szCs w:val="24"/>
        </w:rPr>
      </w:pPr>
    </w:p>
    <w:p w:rsidR="002D08F3" w:rsidRPr="00E0750D" w:rsidRDefault="002D08F3" w:rsidP="002D08F3">
      <w:pPr>
        <w:rPr>
          <w:rFonts w:ascii="Times New Roman" w:hAnsi="Times New Roman" w:cs="Times New Roman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t>7)  Width Chest Cavity -Inner rib to inner rib (measured in (mm) at the widest spot)</w:t>
      </w:r>
    </w:p>
    <w:p w:rsidR="002D08F3" w:rsidRPr="00E0750D" w:rsidRDefault="002D08F3" w:rsidP="002D08F3">
      <w:pPr>
        <w:rPr>
          <w:rFonts w:ascii="Times New Roman" w:hAnsi="Times New Roman" w:cs="Times New Roman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t>8)  Pelvic Obliquity – Iliac crest from horizontal (or clavicles if supine).</w:t>
      </w:r>
    </w:p>
    <w:p w:rsidR="002D08F3" w:rsidRPr="00E0750D" w:rsidRDefault="002D08F3" w:rsidP="002D08F3">
      <w:pPr>
        <w:rPr>
          <w:rFonts w:ascii="Times New Roman" w:hAnsi="Times New Roman" w:cs="Times New Roman"/>
          <w:sz w:val="24"/>
          <w:szCs w:val="24"/>
        </w:rPr>
      </w:pPr>
      <w:r w:rsidRPr="00E0750D">
        <w:rPr>
          <w:rFonts w:ascii="Times New Roman" w:hAnsi="Times New Roman" w:cs="Times New Roman"/>
          <w:sz w:val="24"/>
          <w:szCs w:val="24"/>
        </w:rPr>
        <w:t>Lateral Radiograph</w:t>
      </w:r>
    </w:p>
    <w:p w:rsidR="002D08F3" w:rsidRPr="00E0750D" w:rsidRDefault="002D08F3" w:rsidP="002D08F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0750D">
        <w:rPr>
          <w:rFonts w:ascii="Times New Roman" w:hAnsi="Times New Roman" w:cs="Times New Roman"/>
        </w:rPr>
        <w:t>Maximum Chest Depth – distance from posterior aspect of sternum/or rib (</w:t>
      </w:r>
      <w:proofErr w:type="spellStart"/>
      <w:r w:rsidRPr="00E0750D">
        <w:rPr>
          <w:rFonts w:ascii="Times New Roman" w:hAnsi="Times New Roman" w:cs="Times New Roman"/>
        </w:rPr>
        <w:t>anteriorly</w:t>
      </w:r>
      <w:proofErr w:type="spellEnd"/>
      <w:r w:rsidRPr="00E0750D">
        <w:rPr>
          <w:rFonts w:ascii="Times New Roman" w:hAnsi="Times New Roman" w:cs="Times New Roman"/>
        </w:rPr>
        <w:t>) with the anterior edge of posterior rib. (widest measurement)</w:t>
      </w:r>
    </w:p>
    <w:p w:rsidR="006373FA" w:rsidRDefault="002D08F3" w:rsidP="002D08F3">
      <w:r w:rsidRPr="00E0750D">
        <w:rPr>
          <w:rFonts w:ascii="Times New Roman" w:hAnsi="Times New Roman" w:cs="Times New Roman"/>
        </w:rPr>
        <w:t xml:space="preserve">Thoracic </w:t>
      </w:r>
      <w:proofErr w:type="spellStart"/>
      <w:r w:rsidRPr="00E0750D">
        <w:rPr>
          <w:rFonts w:ascii="Times New Roman" w:hAnsi="Times New Roman" w:cs="Times New Roman"/>
        </w:rPr>
        <w:t>Kyphosis</w:t>
      </w:r>
      <w:proofErr w:type="spellEnd"/>
      <w:r w:rsidRPr="00E0750D">
        <w:rPr>
          <w:rFonts w:ascii="Times New Roman" w:hAnsi="Times New Roman" w:cs="Times New Roman"/>
        </w:rPr>
        <w:t xml:space="preserve"> – T2-T12, the angle formed between the superior endplate of T2 and the inferior endplate of T12.</w:t>
      </w:r>
    </w:p>
    <w:sectPr w:rsidR="006373FA" w:rsidSect="006373F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CCA1B0D"/>
    <w:multiLevelType w:val="hybridMultilevel"/>
    <w:tmpl w:val="45869B7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6"/>
  <w:proofState w:spelling="clean" w:grammar="clean"/>
  <w:defaultTabStop w:val="720"/>
  <w:characterSpacingControl w:val="doNotCompress"/>
  <w:compat/>
  <w:rsids>
    <w:rsidRoot w:val="002D08F3"/>
    <w:rsid w:val="002D08F3"/>
    <w:rsid w:val="006373F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08F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D08F3"/>
    <w:pPr>
      <w:spacing w:after="0" w:line="240" w:lineRule="auto"/>
      <w:ind w:left="720"/>
      <w:contextualSpacing/>
    </w:pPr>
    <w:rPr>
      <w:rFonts w:eastAsiaTheme="minorEastAsia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08F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08F3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98</Words>
  <Characters>1134</Characters>
  <Application>Microsoft Office Word</Application>
  <DocSecurity>0</DocSecurity>
  <Lines>9</Lines>
  <Paragraphs>2</Paragraphs>
  <ScaleCrop>false</ScaleCrop>
  <Company/>
  <LinksUpToDate>false</LinksUpToDate>
  <CharactersWithSpaces>13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.deepthi</dc:creator>
  <cp:keywords/>
  <dc:description/>
  <cp:lastModifiedBy>m.deepthi</cp:lastModifiedBy>
  <cp:revision>1</cp:revision>
  <dcterms:created xsi:type="dcterms:W3CDTF">2016-08-11T11:37:00Z</dcterms:created>
  <dcterms:modified xsi:type="dcterms:W3CDTF">2016-08-11T11:38:00Z</dcterms:modified>
</cp:coreProperties>
</file>